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6319" w:rsidRDefault="006E6319">
      <w:r>
        <w:t xml:space="preserve">Referensi 1 </w:t>
      </w:r>
      <w:r>
        <w:fldChar w:fldCharType="begin" w:fldLock="1"/>
      </w:r>
      <w:r>
        <w:instrText>ADDIN CSL_CITATION {"citationItems":[{"id":"ITEM-1","itemData":{"ISBN":"9788578110796","ISSN":"1098-6596","PMID":"25246403","abstract":"Melalui buku ini, kami berharap akan menambah referensi yang berarti bagi Dosen pengampuh mata kuliah ini, khususnya di lingkungan Jurusan Pendidikan Teknik Elektronika Fakultas Teknik Universitas Negeri Makassar. Bagi mahasiswa, buku ini diharapkan dapat menjadi landasan pemikiran dan pengetahuan dalam bidang kecerdasan buatan (AI). Harapannya, setelah memahami buku pegangan ini dengan baik, mahasiswa dapat memahami pentingnya mempelajari kecerdasan buatan (AI) seiring berkembangnya waktu dan semakin pesatnya kemajuan teknologi.","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7e02a3ea-e673-48bf-b0cf-ac4e36b91115"]}],"mendeley":{"formattedCitation":"(Jaya et al., 2018)","plainTextFormattedCitation":"(Jaya et al., 2018)","previouslyFormattedCitation":"(Jaya et al., 2018)"},"properties":{"noteIndex":0},"schema":"https://github.com/citation-style-language/schema/raw/master/csl-citation.json"}</w:instrText>
      </w:r>
      <w:r>
        <w:fldChar w:fldCharType="separate"/>
      </w:r>
      <w:r w:rsidRPr="006E6319">
        <w:rPr>
          <w:noProof/>
        </w:rPr>
        <w:t>(Jaya et al., 2018)</w:t>
      </w:r>
      <w:r>
        <w:fldChar w:fldCharType="end"/>
      </w:r>
    </w:p>
    <w:p w:rsidR="006E6319" w:rsidRDefault="006E6319" w:rsidP="006E6319">
      <w:r>
        <w:t xml:space="preserve">Referensi </w:t>
      </w:r>
      <w:r>
        <w:t xml:space="preserve">2 </w:t>
      </w:r>
      <w:r>
        <w:fldChar w:fldCharType="begin" w:fldLock="1"/>
      </w:r>
      <w:r>
        <w:instrText>ADDIN CSL_CITATION {"citationItems":[{"id":"ITEM-1","itemData":{"ISBN":"978602269024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rizal","given":"Victor","non-dropping-particle":"","parse-names":false,"suffix":""},{"dropping-particle":"","family":"Aini","given":"Qurrotul","non-dropping-particle":"","parse-names":false,"suffix":""}],"container-title":"Kecerdasan Buatan","id":"ITEM-1","issued":{"date-parts":[["2013"]]},"number-of-pages":"1-420","title":"Naskah Kecerdasan Buatan","type":"book"},"uris":["http://www.mendeley.com/documents/?uuid=86c8dc41-08b6-47f6-8077-3c6b17dd3118"]}],"mendeley":{"formattedCitation":"(Amrizal &amp; Aini, 2013)","plainTextFormattedCitation":"(Amrizal &amp; Aini, 2013)","previouslyFormattedCitation":"(Amrizal &amp; Aini, 2013)"},"properties":{"noteIndex":0},"schema":"https://github.com/citation-style-language/schema/raw/master/csl-citation.json"}</w:instrText>
      </w:r>
      <w:r>
        <w:fldChar w:fldCharType="separate"/>
      </w:r>
      <w:r w:rsidRPr="006E6319">
        <w:rPr>
          <w:noProof/>
        </w:rPr>
        <w:t>(Amrizal &amp; Aini, 2013)</w:t>
      </w:r>
      <w:r>
        <w:fldChar w:fldCharType="end"/>
      </w:r>
    </w:p>
    <w:p w:rsidR="006E6319" w:rsidRDefault="006E6319" w:rsidP="006E6319">
      <w:r>
        <w:t>Referensi</w:t>
      </w:r>
      <w:r>
        <w:t xml:space="preserve"> 3 </w:t>
      </w:r>
      <w:r>
        <w:fldChar w:fldCharType="begin" w:fldLock="1"/>
      </w:r>
      <w:r>
        <w:instrText>ADDIN CSL_CITATION {"citationItems":[{"id":"ITEM-1","itemData":{"author":[{"dropping-particle":"","family":"Arief","given":"N Nurlaela","non-dropping-particle":"","parse-names":false,"suffix":""},{"dropping-particle":"","family":"Saputra","given":"M Arkan Ariel","non-dropping-particle":"","parse-names":false,"suffix":""}],"id":"ITEM-1","issue":"01","issued":{"date-parts":[["2019"]]},"page":"1-12","title":"KOMPETENSI BARU P UBLIC RELATIONS ( PR ) PADA ERA ARTIFICIAL INTELLIGENCE","type":"article-journal","volume":"02"},"uris":["http://www.mendeley.com/documents/?uuid=ec2fd5c0-1d02-4400-8d68-5126aaf20085"]}],"mendeley":{"formattedCitation":"(Arief &amp; Saputra, 2019)","plainTextFormattedCitation":"(Arief &amp; Saputra, 2019)","previouslyFormattedCitation":"(Arief &amp; Saputra, 2019)"},"properties":{"noteIndex":0},"schema":"https://github.com/citation-style-language/schema/raw/master/csl-citation.json"}</w:instrText>
      </w:r>
      <w:r>
        <w:fldChar w:fldCharType="separate"/>
      </w:r>
      <w:r w:rsidRPr="006E6319">
        <w:rPr>
          <w:noProof/>
        </w:rPr>
        <w:t>(Arief &amp; Saputra, 2019)</w:t>
      </w:r>
      <w:r>
        <w:fldChar w:fldCharType="end"/>
      </w:r>
    </w:p>
    <w:p w:rsidR="006E6319" w:rsidRDefault="006E6319" w:rsidP="006E6319">
      <w:r>
        <w:t>Referensi</w:t>
      </w:r>
      <w:r>
        <w:t xml:space="preserve"> 4 </w:t>
      </w:r>
      <w:r>
        <w:fldChar w:fldCharType="begin" w:fldLock="1"/>
      </w:r>
      <w:r>
        <w:instrText>ADDIN CSL_CITATION {"citationItems":[{"id":"ITEM-1","itemData":{"author":[{"dropping-particle":"","family":"Putra","given":"Jan Wira Gotama","non-dropping-particle":"","parse-names":false,"suffix":""}],"id":"ITEM-1","issued":{"date-parts":[["2020"]]},"page":"45-46","title":"Pengenalan Konsep Pembelajaran Mesin dan Deep Learning Edisi 1.4 (17 Agustus 2020)","type":"article-journal","volume":"4"},"uris":["http://www.mendeley.com/documents/?uuid=e094fd5d-e7ac-47f5-a689-e63d0f09e468"]}],"mendeley":{"formattedCitation":"(Putra, 2020)","plainTextFormattedCitation":"(Putra, 2020)","previouslyFormattedCitation":"(Putra, 2020)"},"properties":{"noteIndex":0},"schema":"https://github.com/citation-style-language/schema/raw/master/csl-citation.json"}</w:instrText>
      </w:r>
      <w:r>
        <w:fldChar w:fldCharType="separate"/>
      </w:r>
      <w:r w:rsidRPr="006E6319">
        <w:rPr>
          <w:noProof/>
        </w:rPr>
        <w:t>(Putra, 2020)</w:t>
      </w:r>
      <w:r>
        <w:fldChar w:fldCharType="end"/>
      </w:r>
    </w:p>
    <w:p w:rsidR="006E6319" w:rsidRDefault="006E6319" w:rsidP="006E6319">
      <w:r>
        <w:t>Referensi</w:t>
      </w:r>
      <w:r>
        <w:t xml:space="preserve"> 5 </w:t>
      </w:r>
      <w:r>
        <w:fldChar w:fldCharType="begin" w:fldLock="1"/>
      </w:r>
      <w:r>
        <w:instrText>ADDIN CSL_CITATION {"citationItems":[{"id":"ITEM-1","itemData":{"DOI":"10.51903/elkom.v13i1.187","ISSN":"1907-0012","abstract":"Virtual teachers are devices or agents with the function of replacing the role of humans (teachers) with their teaching skills. The virtual teacher also has a function as task facilitator and is presented during training, especially when the teacher is actually not present. The virtual teacher's objectivity is carried out by explaining the subject matter in a virtual environment, for example, virtual independent learning. In the western world, virtual schools are quite widely applied, especially to students who are homeschooling. In a virtual school, all materials, assignments and grades are accessed via the internet. The virtual teacher concept refers to a device that provides guidance and practice. Teachers who are equipped with interactive agent functions that can provide direction and feedback in order to improve student abilities. By utilizing natural language processing (NLP) and pattern matching to help students learn alone without being accompanied by a teacher. NLP is used as a learning tool as outlined in the text of the sentence as part of the learning material which is done virtually. Meanwhile, pattern matching is used to group the questions asked so that the computer can gain an understanding of the questions posed by students. This grouping aims to solve problems with different word order which basically have different meanings. The teacher has the facility to make material, make questions, and answer student questions. A teacher can add knowledge about the database to enrich the source of knowledge for students.","author":[{"dropping-particle":"","family":"Migunani","given":"","non-dropping-particle":"","parse-names":false,"suffix":""},{"dropping-particle":"","family":"Kevin Aditama","given":"","non-dropping-particle":"","parse-names":false,"suffix":""}],"container-title":"Elkom : Jurnal Elektronika dan Komputer","id":"ITEM-1","issue":"1","issued":{"date-parts":[["2020"]]},"page":"121-133","title":"Pemanfaatan Natural Language Processing Dan Pattern Matching Dalam Pembelajaran Melalui Guru Virtual","type":"article-journal","volume":"13"},"uris":["http://www.mendeley.com/documents/?uuid=b32d8eb4-2671-471c-a783-c5d026740bbd"]}],"mendeley":{"formattedCitation":"(Migunani &amp; Kevin Aditama, 2020)","plainTextFormattedCitation":"(Migunani &amp; Kevin Aditama, 2020)","previouslyFormattedCitation":"(Migunani &amp; Kevin Aditama, 2020)"},"properties":{"noteIndex":0},"schema":"https://github.com/citation-style-language/schema/raw/master/csl-citation.json"}</w:instrText>
      </w:r>
      <w:r>
        <w:fldChar w:fldCharType="separate"/>
      </w:r>
      <w:r w:rsidRPr="006E6319">
        <w:rPr>
          <w:noProof/>
        </w:rPr>
        <w:t>(Migunani &amp; Kevin Aditama, 2020)</w:t>
      </w:r>
      <w:r>
        <w:fldChar w:fldCharType="end"/>
      </w:r>
    </w:p>
    <w:p w:rsidR="006E6319" w:rsidRDefault="006E6319" w:rsidP="006E6319">
      <w:r>
        <w:t>Referensi</w:t>
      </w:r>
      <w:r>
        <w:t xml:space="preserve"> 6 </w:t>
      </w:r>
      <w:r>
        <w:fldChar w:fldCharType="begin" w:fldLock="1"/>
      </w:r>
      <w:r>
        <w:instrText>ADDIN CSL_CITATION {"citationItems":[{"id":"ITEM-1","itemData":{"DOI":"10.24235/itej.v3i1.22","ISSN":"2548-2130","abstract":"Higher population growth and urbanization to seek a better life keep the city's population increasing and if not controlled it is estimated that by 2030 it will reach 70% of the urban population. The higher the population then the service to the community must be further enhanced because the city's problems will be more complex. The ability of government to adapt to all changes requires artificial intelligence in order to process the data obtained, understand and provide effective and efficient actions in order to serve all its citizens. The result of this survey study is to present artificial intelligence techniques such as search, reasoning, planning, and learning. Artificial intelligence method that is widely used is an artificial neural network to solve the problem. ","author":[{"dropping-particle":"","family":"Saluky","given":"Saluky","non-dropping-particle":"","parse-names":false,"suffix":""}],"container-title":"ITEJ (Information Technology Engineering Journals)","id":"ITEM-1","issue":"1","issued":{"date-parts":[["2018"]]},"page":"8-16","title":"Tinjauan Artificial Intelligence untuk Smart Government","type":"article-journal","volume":"3"},"uris":["http://www.mendeley.com/documents/?uuid=b3453500-7284-4c77-912b-32eb98057b17"]}],"mendeley":{"formattedCitation":"(Saluky, 2018)","plainTextFormattedCitation":"(Saluky, 2018)","previouslyFormattedCitation":"(Saluky, 2018)"},"properties":{"noteIndex":0},"schema":"https://github.com/citation-style-language/schema/raw/master/csl-citation.json"}</w:instrText>
      </w:r>
      <w:r>
        <w:fldChar w:fldCharType="separate"/>
      </w:r>
      <w:r w:rsidRPr="006E6319">
        <w:rPr>
          <w:noProof/>
        </w:rPr>
        <w:t>(Saluky, 2018)</w:t>
      </w:r>
      <w:r>
        <w:fldChar w:fldCharType="end"/>
      </w:r>
    </w:p>
    <w:p w:rsidR="006E6319" w:rsidRDefault="006E6319" w:rsidP="006E6319">
      <w:r>
        <w:t>Referensi</w:t>
      </w:r>
      <w:r>
        <w:t xml:space="preserve"> 7 buku</w:t>
      </w:r>
    </w:p>
    <w:p w:rsidR="006E6319" w:rsidRDefault="006E6319" w:rsidP="006E6319">
      <w:r>
        <w:t>Referensi</w:t>
      </w:r>
      <w:r>
        <w:t xml:space="preserve"> 8 buku</w:t>
      </w:r>
    </w:p>
    <w:p w:rsidR="006E6319" w:rsidRDefault="006E6319" w:rsidP="006E6319">
      <w:r>
        <w:t>Referensi</w:t>
      </w:r>
      <w:r>
        <w:t xml:space="preserve"> 9 buku</w:t>
      </w:r>
    </w:p>
    <w:p w:rsidR="006E6319" w:rsidRDefault="006E6319" w:rsidP="006E6319">
      <w:r>
        <w:t>Referensi</w:t>
      </w:r>
      <w:r>
        <w:t xml:space="preserve"> 10</w:t>
      </w:r>
      <w:r>
        <w:fldChar w:fldCharType="begin" w:fldLock="1"/>
      </w:r>
      <w:r>
        <w:instrText>ADDIN CSL_CITATION {"citationItems":[{"id":"ITEM-1","itemData":{"ISBN":"9786028557207","author":[{"dropping-particle":"","family":"Susanti","given":"Deffy","non-dropping-particle":"","parse-names":false,"suffix":""},{"dropping-particle":"","family":"Suhendri","given":"","non-dropping-particle":"","parse-names":false,"suffix":""}],"container-title":"Sintak","id":"ITEM-1","issued":{"date-parts":[["2017"]]},"page":"24-32","title":"Perancangan Sistem Pakar Diagnosa Penyakit Tanaman Mangga Dengan Algoritma Depth First Search Berbasis Mobile","type":"article-journal"},"uris":["http://www.mendeley.com/documents/?uuid=de78dbd9-cae9-4fe9-a29d-3ab2879cb18d"]}],"mendeley":{"formattedCitation":"(Susanti &amp; Suhendri, 2017)","plainTextFormattedCitation":"(Susanti &amp; Suhendri, 2017)","previouslyFormattedCitation":"(Susanti &amp; Suhendri, 2017)"},"properties":{"noteIndex":0},"schema":"https://github.com/citation-style-language/schema/raw/master/csl-citation.json"}</w:instrText>
      </w:r>
      <w:r>
        <w:fldChar w:fldCharType="separate"/>
      </w:r>
      <w:r w:rsidRPr="006E6319">
        <w:rPr>
          <w:noProof/>
        </w:rPr>
        <w:t>(Susanti &amp; Suhendri, 2017)</w:t>
      </w:r>
      <w:r>
        <w:fldChar w:fldCharType="end"/>
      </w:r>
    </w:p>
    <w:p w:rsidR="006E6319" w:rsidRDefault="006E6319" w:rsidP="006E6319">
      <w:r>
        <w:t xml:space="preserve">Referensi </w:t>
      </w:r>
      <w:r>
        <w:t>1</w:t>
      </w:r>
      <w:r>
        <w:t>1</w:t>
      </w:r>
      <w:r>
        <w:fldChar w:fldCharType="begin" w:fldLock="1"/>
      </w:r>
      <w:r>
        <w:instrText>ADDIN CSL_CITATION {"citationItems":[{"id":"ITEM-1","itemData":{"author":[{"dropping-particle":"","family":"Indriani","given":"Ery","non-dropping-particle":"","parse-names":false,"suffix":""},{"dropping-particle":"","family":"R","given":"Boy Abidin","non-dropping-particle":"","parse-names":false,"suffix":""},{"dropping-particle":"","family":"Suhermsnto","given":"","non-dropping-particle":"","parse-names":false,"suffix":""}],"id":"ITEM-1","issued":{"date-parts":[["2014"]]},"title":"Sistem Pakar Diagnosa Penyakit Kucing Menggunakan Metode Depth First Search ( DFS )","type":"article-journal"},"uris":["http://www.mendeley.com/documents/?uuid=ebc8b939-710d-4fbd-af83-119b42b05a54"]}],"mendeley":{"formattedCitation":"(Indriani et al., 2014)","plainTextFormattedCitation":"(Indriani et al., 2014)","previouslyFormattedCitation":"(Indriani et al., 2014)"},"properties":{"noteIndex":0},"schema":"https://github.com/citation-style-language/schema/raw/master/csl-citation.json"}</w:instrText>
      </w:r>
      <w:r>
        <w:fldChar w:fldCharType="separate"/>
      </w:r>
      <w:r w:rsidRPr="006E6319">
        <w:rPr>
          <w:noProof/>
        </w:rPr>
        <w:t>(Indriani et al., 2014)</w:t>
      </w:r>
      <w:r>
        <w:fldChar w:fldCharType="end"/>
      </w:r>
      <w:r w:rsidR="005C52D8">
        <w:t xml:space="preserve"> </w:t>
      </w:r>
    </w:p>
    <w:p w:rsidR="005C52D8" w:rsidRDefault="006E6319" w:rsidP="006E6319">
      <w:r>
        <w:t xml:space="preserve">Referensi </w:t>
      </w:r>
      <w:r>
        <w:t>1</w:t>
      </w:r>
      <w:r>
        <w:t>2</w:t>
      </w:r>
      <w:r w:rsidR="005C52D8">
        <w:t>(</w:t>
      </w:r>
      <w:r w:rsidR="005C52D8" w:rsidRPr="005C52D8">
        <w:t>Rikhiana</w:t>
      </w:r>
      <w:r w:rsidR="005C52D8">
        <w:t xml:space="preserve"> &amp; </w:t>
      </w:r>
      <w:r w:rsidR="005C52D8" w:rsidRPr="005C52D8">
        <w:t>Fadlil</w:t>
      </w:r>
      <w:r w:rsidR="005C52D8">
        <w:t>, 2013)</w:t>
      </w:r>
    </w:p>
    <w:p w:rsidR="005C52D8" w:rsidRDefault="006E6319" w:rsidP="006E6319">
      <w:r>
        <w:t xml:space="preserve">Referensi </w:t>
      </w:r>
      <w:r>
        <w:t>1</w:t>
      </w:r>
      <w:r>
        <w:t>3</w:t>
      </w:r>
      <w:r w:rsidR="005C52D8">
        <w:t xml:space="preserve"> </w:t>
      </w:r>
      <w:r w:rsidR="005C52D8">
        <w:fldChar w:fldCharType="begin" w:fldLock="1"/>
      </w:r>
      <w:r w:rsidR="005C52D8">
        <w:instrText>ADDIN CSL_CITATION {"citationItems":[{"id":"ITEM-1","itemData":{"DOI":"10.22146/ijccs.3352","ISSN":"1978-1520","abstract":"AbstrakSistem pakar dapat berfungsi sebagai konsultan yang memberi saran kepada pengguna sekaligus sebagai asisten bagi pakar. Salah satu cara untuk mengatasi dan membantu mendeteksi tingkat resiko penyakit JK seseorang, yaitu dengan membuat sebuah sistem pakar sebagai media konsultasi dan monitoring terhadap seseorang sehingga dapat meminimalkan terjadinya serangan jantung yang mengakibatkan kematian. Metode Dempster-Shafer merupakan metode penalaran non monotonis yang digunakan untuk mencari ketidakkonsistenan akibat adanya penambahan maupun pengurangan fakta baru yang akan merubah aturan yang ada, sehingga metode Dempster-Shafer memungkinkan seseorang aman dalam melakukan pekerjaan seorang pakar. Penelitian ini bertujuan menerapkan metode ketidakpastian Dempster-Shafer pada sistem pakar untuk mendiagnosa tingkat resiko penyakit JK seseorang berdasarkan faktor serta gejala penyakit JK. Manfaat penelitian ini adalah untuk mengetahui keakuratan mesin inferensi Dempster-Shafer.Hasil diagnosa penyakit JK yang dihasilkan oleh sistem pakar sama dengan hasil perhitungan secara manual dengan menggunakan teori mesin inferensi Dempster-Shafer. Sehingga dapat disimpulkan bahwa sistem pakar yang telah dibangun dapat digunakan untuk mendiagnosa PJK. Kata kunci— Dempster-Shafer, Jantung Koroner, Sistem Pakar AbstractThe expert systems can serve as a consultant that  gives advice to the users  and  at once as an assistant to the experts. One way to cope and help detect the risk level of  one’s  coronary heart  disease, is to create the expert system as media of  consulting and monitoring a person so that can minimize the occurrence of heart attacks resulting in death. The Dempster-Shafer method is non monotonis reasoning method is used to look for inconsistencies due to addition or reduction of new facts that will change the existing rules, so that the Dempster-Shafer method enables one safe in doing the expert work. This research aims to apply the Dempster-Shafer uncertainty methods in expert system to diagnose the risk level of one’s coronary heart disease based on factors and symptom of coronary heart disease  The benefits of this research was to know the accuracy of  Dempster-Shafer inference engine.The diagnosis  results of  coronary heart disease  is  generated  by an expert system similarly with manually calculating result using the theory of Dempster-Shafer inference engine. Therefore we can conclude that the expert system that has been built can be used to …","author":[{"dropping-particle":"","family":"Wahyuni","given":"Elyza Gustri","non-dropping-particle":"","parse-names":false,"suffix":""},{"dropping-particle":"","family":"Prijodiprodjo","given":"Widodo","non-dropping-particle":"","parse-names":false,"suffix":""}],"container-title":"IJCCS (Indonesian Journal of Computing and Cybernetics Systems)","id":"ITEM-1","issue":"2","issued":{"date-parts":[["2013"]]},"page":"133","title":"Prototype Sistem Pakar untuk Mendeteksi Tingkat Resiko Penyakit Jantung Koroner dengan Metode Dempster-Shafer","type":"article-journal","volume":"7"},"uris":["http://www.mendeley.com/documents/?uuid=a1637d1e-93b4-4682-8cf2-3b3cd8853cfd"]}],"mendeley":{"formattedCitation":"(Wahyuni &amp; Prijodiprodjo, 2013)","plainTextFormattedCitation":"(Wahyuni &amp; Prijodiprodjo, 2013)","previouslyFormattedCitation":"(Wahyuni &amp; Prijodiprodjo, 2013)"},"properties":{"noteIndex":0},"schema":"https://github.com/citation-style-language/schema/raw/master/csl-citation.json"}</w:instrText>
      </w:r>
      <w:r w:rsidR="005C52D8">
        <w:fldChar w:fldCharType="separate"/>
      </w:r>
      <w:r w:rsidR="005C52D8" w:rsidRPr="005C52D8">
        <w:rPr>
          <w:noProof/>
        </w:rPr>
        <w:t>(Wahyuni &amp; Prijodiprodjo, 2013)</w:t>
      </w:r>
      <w:r w:rsidR="005C52D8">
        <w:fldChar w:fldCharType="end"/>
      </w:r>
    </w:p>
    <w:p w:rsidR="006E6319" w:rsidRDefault="006E6319" w:rsidP="006E6319">
      <w:r>
        <w:t xml:space="preserve">Referensi </w:t>
      </w:r>
      <w:r>
        <w:t>1</w:t>
      </w:r>
      <w:r>
        <w:t>4</w:t>
      </w:r>
      <w:r w:rsidR="005C52D8">
        <w:t xml:space="preserve"> </w:t>
      </w:r>
      <w:r w:rsidR="005C52D8">
        <w:fldChar w:fldCharType="begin" w:fldLock="1"/>
      </w:r>
      <w:r w:rsidR="005C52D8">
        <w:instrText>ADDIN CSL_CITATION {"citationItems":[{"id":"ITEM-1","itemData":{"abstract":"Mata merupakan indera penglihatan oleh manusia yang sangat sensitive terhadap lingkungan, terutama yang berkaitan virus, bakteri, debu,dll. Selama ini proses evaluasi kesehatan mata hanya dilakukan dokter dengan keterbatasan waktu tertentu. Dengan menerapkan sebuah sistem pakar penyakit mata dapat meningkatkan proses pelayanan kesehatan mata dengan secepat mungkin berdasarkan pengetahuan dokter spesialis terhadap gejala-gejala yang dialami. Mendiagnosis penyakit mata merupakan sebuah sistem yang dapat mengidentifikasi berdasarkan rule-rule dan gejala yang di derita oleh pasien. Metode forward chaning merupakan metode yang dapat melakukan proses penelusuran rule keterkaitan antar gejala yang dialami pasien, serta menerapkan metode ketidakpasitian yaitu metode demster shafer dapat mengevaluasi nilai preferensi pengetahuan setiap gejala dan penyakit mata pasien","author":[{"dropping-particle":"","family":"B","given":"Muslimin","non-dropping-particle":"","parse-names":false,"suffix":""}],"container-title":"Metik","id":"ITEM-1","issue":"2","issued":{"date-parts":[["2017"]]},"page":"34-40","title":"Implementasi Sistem Pakar Dalam Mendiagnosis Penyakit Mata Menggunakan Metode Backward Chaining Dan Demster Shafer","type":"article-journal","volume":"1"},"uris":["http://www.mendeley.com/documents/?uuid=c91927b1-e2bd-48bd-829c-ebff34e66d06"]}],"mendeley":{"formattedCitation":"(B, 2017)","manualFormatting":"(B. Muslimin, 2017)","plainTextFormattedCitation":"(B, 2017)","previouslyFormattedCitation":"(B, 2017)"},"properties":{"noteIndex":0},"schema":"https://github.com/citation-style-language/schema/raw/master/csl-citation.json"}</w:instrText>
      </w:r>
      <w:r w:rsidR="005C52D8">
        <w:fldChar w:fldCharType="separate"/>
      </w:r>
      <w:r w:rsidR="005C52D8" w:rsidRPr="005C52D8">
        <w:rPr>
          <w:noProof/>
        </w:rPr>
        <w:t>(B</w:t>
      </w:r>
      <w:r w:rsidR="005C52D8">
        <w:rPr>
          <w:noProof/>
        </w:rPr>
        <w:t>. Muslimin</w:t>
      </w:r>
      <w:r w:rsidR="005C52D8" w:rsidRPr="005C52D8">
        <w:rPr>
          <w:noProof/>
        </w:rPr>
        <w:t>, 2017)</w:t>
      </w:r>
      <w:r w:rsidR="005C52D8">
        <w:fldChar w:fldCharType="end"/>
      </w:r>
    </w:p>
    <w:p w:rsidR="006E6319" w:rsidRDefault="006E6319" w:rsidP="006E6319">
      <w:r>
        <w:t xml:space="preserve">Referensi </w:t>
      </w:r>
      <w:r>
        <w:t>1</w:t>
      </w:r>
      <w:r>
        <w:t>5</w:t>
      </w:r>
      <w:r w:rsidR="005C52D8">
        <w:t xml:space="preserve">(arhami, 2005) </w:t>
      </w:r>
      <w:r w:rsidR="005C52D8">
        <w:rPr>
          <w:rFonts w:ascii="Arial" w:hAnsi="Arial" w:cs="Arial"/>
          <w:color w:val="222222"/>
          <w:sz w:val="20"/>
          <w:szCs w:val="20"/>
          <w:shd w:val="clear" w:color="auto" w:fill="FFFFFF"/>
        </w:rPr>
        <w:t>Arhami, M. (2005). Konsep dasar sistem pakar. </w:t>
      </w:r>
      <w:r w:rsidR="005C52D8">
        <w:rPr>
          <w:rFonts w:ascii="Arial" w:hAnsi="Arial" w:cs="Arial"/>
          <w:i/>
          <w:iCs/>
          <w:color w:val="222222"/>
          <w:sz w:val="20"/>
          <w:szCs w:val="20"/>
          <w:shd w:val="clear" w:color="auto" w:fill="FFFFFF"/>
        </w:rPr>
        <w:t>Yogyakarta: Andi</w:t>
      </w:r>
      <w:r w:rsidR="005C52D8">
        <w:rPr>
          <w:rFonts w:ascii="Arial" w:hAnsi="Arial" w:cs="Arial"/>
          <w:color w:val="222222"/>
          <w:sz w:val="20"/>
          <w:szCs w:val="20"/>
          <w:shd w:val="clear" w:color="auto" w:fill="FFFFFF"/>
        </w:rPr>
        <w:t>, </w:t>
      </w:r>
      <w:r w:rsidR="005C52D8">
        <w:rPr>
          <w:rFonts w:ascii="Arial" w:hAnsi="Arial" w:cs="Arial"/>
          <w:i/>
          <w:iCs/>
          <w:color w:val="222222"/>
          <w:sz w:val="20"/>
          <w:szCs w:val="20"/>
          <w:shd w:val="clear" w:color="auto" w:fill="FFFFFF"/>
        </w:rPr>
        <w:t>206</w:t>
      </w:r>
      <w:r w:rsidR="005C52D8">
        <w:rPr>
          <w:rFonts w:ascii="Arial" w:hAnsi="Arial" w:cs="Arial"/>
          <w:color w:val="222222"/>
          <w:sz w:val="20"/>
          <w:szCs w:val="20"/>
          <w:shd w:val="clear" w:color="auto" w:fill="FFFFFF"/>
        </w:rPr>
        <w:t>.</w:t>
      </w:r>
    </w:p>
    <w:p w:rsidR="006E6319" w:rsidRDefault="006E6319" w:rsidP="006E6319">
      <w:r>
        <w:t xml:space="preserve">Referensi </w:t>
      </w:r>
      <w:r>
        <w:t>1</w:t>
      </w:r>
      <w:r>
        <w:t>6</w:t>
      </w:r>
      <w:r w:rsidR="005C52D8">
        <w:t xml:space="preserve"> </w:t>
      </w:r>
      <w:r w:rsidR="005C52D8">
        <w:fldChar w:fldCharType="begin" w:fldLock="1"/>
      </w:r>
      <w:r w:rsidR="005C52D8">
        <w:instrText>ADDIN CSL_CITATION {"citationItems":[{"id":"ITEM-1","itemData":{"author":[{"dropping-particle":"","family":"Setiawan","given":"Reza","non-dropping-particle":"","parse-names":false,"suffix":""},{"dropping-particle":"","family":"Suhery","given":"Cucu","non-dropping-particle":"","parse-names":false,"suffix":""},{"dropping-particle":"","family":"Bahri","given":"Syamsul","non-dropping-particle":"","parse-names":false,"suffix":""}],"id":"ITEM-1","issue":"03","issued":{"date-parts":[["2018"]]},"page":"97-106","title":"DIAGNOSA INFEKSI PENYAKIT TROPIS Kecerdasan Buatan Sistem Pakar","type":"article-journal","volume":"06"},"uris":["http://www.mendeley.com/documents/?uuid=8dca72b9-d6cd-4c30-9356-4aefa0d6a517"]}],"mendeley":{"formattedCitation":"(Setiawan et al., 2018)","plainTextFormattedCitation":"(Setiawan et al., 2018)","previouslyFormattedCitation":"(Setiawan et al., 2018)"},"properties":{"noteIndex":0},"schema":"https://github.com/citation-style-language/schema/raw/master/csl-citation.json"}</w:instrText>
      </w:r>
      <w:r w:rsidR="005C52D8">
        <w:fldChar w:fldCharType="separate"/>
      </w:r>
      <w:r w:rsidR="005C52D8" w:rsidRPr="005C52D8">
        <w:rPr>
          <w:noProof/>
        </w:rPr>
        <w:t>(Setiawan et al., 2018)</w:t>
      </w:r>
      <w:r w:rsidR="005C52D8">
        <w:fldChar w:fldCharType="end"/>
      </w:r>
    </w:p>
    <w:p w:rsidR="006E6319" w:rsidRDefault="006E6319" w:rsidP="006E6319">
      <w:r>
        <w:t xml:space="preserve">Referensi </w:t>
      </w:r>
      <w:r>
        <w:t>1</w:t>
      </w:r>
      <w:r>
        <w:t>7</w:t>
      </w:r>
      <w:r w:rsidR="005C52D8">
        <w:t xml:space="preserve"> </w:t>
      </w:r>
      <w:r w:rsidR="005C52D8">
        <w:fldChar w:fldCharType="begin" w:fldLock="1"/>
      </w:r>
      <w:r w:rsidR="007271C7">
        <w:instrText>ADDIN CSL_CITATION {"citationItems":[{"id":"ITEM-1","itemData":{"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Wahid","given":"Aceng Abdul","non-dropping-particle":"","parse-names":false,"suffix":""}],"container-title":"Jurnal Ilmu-ilmu Informatika dan Manajemen STMIK","id":"ITEM-1","issue":"November","issued":{"date-parts":[["2020"]]},"page":"1-5","title":"Analisis Metode Waterfall Untuk Pengembangan Sistem Informasi","type":"article-journal"},"uris":["http://www.mendeley.com/documents/?uuid=647d229e-895e-418b-9198-916dfbae5930"]}],"mendeley":{"formattedCitation":"(Wahid, 2020)","plainTextFormattedCitation":"(Wahid, 2020)","previouslyFormattedCitation":"(Wahid, 2020)"},"properties":{"noteIndex":0},"schema":"https://github.com/citation-style-language/schema/raw/master/csl-citation.json"}</w:instrText>
      </w:r>
      <w:r w:rsidR="005C52D8">
        <w:fldChar w:fldCharType="separate"/>
      </w:r>
      <w:r w:rsidR="005C52D8" w:rsidRPr="005C52D8">
        <w:rPr>
          <w:noProof/>
        </w:rPr>
        <w:t>(Wahid, 2020)</w:t>
      </w:r>
      <w:r w:rsidR="005C52D8">
        <w:fldChar w:fldCharType="end"/>
      </w:r>
    </w:p>
    <w:p w:rsidR="006E6319" w:rsidRDefault="006E6319" w:rsidP="006E6319">
      <w:r>
        <w:t xml:space="preserve">Referensi </w:t>
      </w:r>
      <w:r>
        <w:t>1</w:t>
      </w:r>
      <w:r>
        <w:t>8</w:t>
      </w:r>
      <w:r w:rsidR="007271C7">
        <w:t xml:space="preserve"> buku</w:t>
      </w:r>
    </w:p>
    <w:p w:rsidR="006E6319" w:rsidRDefault="006E6319" w:rsidP="006E6319">
      <w:r>
        <w:t xml:space="preserve">Referensi </w:t>
      </w:r>
      <w:r>
        <w:t>1</w:t>
      </w:r>
      <w:r>
        <w:t>9</w:t>
      </w:r>
      <w:r w:rsidR="007271C7">
        <w:t xml:space="preserve"> </w:t>
      </w:r>
      <w:r w:rsidR="007271C7">
        <w:fldChar w:fldCharType="begin" w:fldLock="1"/>
      </w:r>
      <w:r w:rsidR="007271C7">
        <w:instrText>ADDIN CSL_CITATION {"citationItems":[{"id":"ITEM-1","itemData":{"ISBN":"9786232282216","abstract":"Buku Web Programming I berisikan materi belajar mengenai dasar- dasar pemrograman web. Buku ini direkomendasikan bagi pemula belajar pemrograman web. Buku ini menjelaskan bagaimana belajar dasar-dasar pemrograman web dengan mudah, praktis dan cepat disertakan contoh latihan-latihan. Dan adanya latihan contoh studi kasus membuat website yang responsive. Buku ini membahas mengenai dasar-dasar bahasa pemrograman web antara lain : HyperText Markup Language (HTML), Cascading Style Sheets (CSS), Hypertext Preprocessor (PHP) dan JavaScript.","author":[{"dropping-particle":"","family":"Sari","given":"Ani Oktarini","non-dropping-particle":"","parse-names":false,"suffix":""},{"dropping-particle":"","family":"Abdilah","given":"Ari","non-dropping-particle":"","parse-names":false,"suffix":""},{"dropping-particle":"","family":"Sunarti","given":"","non-dropping-particle":"","parse-names":false,"suffix":""}],"id":"ITEM-1","issued":{"date-parts":[["2019"]]},"number-of-pages":"1-88","title":"Buku Web Programming","type":"book"},"uris":["http://www.mendeley.com/documents/?uuid=6345a232-7b3f-45dc-9411-6d7cf65d4a18"]}],"mendeley":{"formattedCitation":"(Sari et al., 2019)","plainTextFormattedCitation":"(Sari et al., 2019)","previouslyFormattedCitation":"(Sari et al., 2019)"},"properties":{"noteIndex":0},"schema":"https://github.com/citation-style-language/schema/raw/master/csl-citation.json"}</w:instrText>
      </w:r>
      <w:r w:rsidR="007271C7">
        <w:fldChar w:fldCharType="separate"/>
      </w:r>
      <w:r w:rsidR="007271C7" w:rsidRPr="007271C7">
        <w:rPr>
          <w:noProof/>
        </w:rPr>
        <w:t>(Sari et al., 2019)</w:t>
      </w:r>
      <w:r w:rsidR="007271C7">
        <w:fldChar w:fldCharType="end"/>
      </w:r>
    </w:p>
    <w:p w:rsidR="006E6319" w:rsidRDefault="006E6319" w:rsidP="006E6319">
      <w:r>
        <w:t xml:space="preserve">Referensi </w:t>
      </w:r>
      <w:r>
        <w:t>2</w:t>
      </w:r>
      <w:r>
        <w:t>0</w:t>
      </w:r>
      <w:r w:rsidR="007271C7">
        <w:t xml:space="preserve">(setiawan, 2010) </w:t>
      </w:r>
      <w:r w:rsidR="007271C7" w:rsidRPr="007271C7">
        <w:t>Setiawan Cahyo Eso.2010."Rancang Bangun Sistem Informasi Penerimaan Peserta Didik Baru(PPDB) Berbasis Web Dengan Menggunakan PHP dan MySQL", Penelitian, Akademi Teknik Telkom Purwokerto</w:t>
      </w:r>
    </w:p>
    <w:p w:rsidR="006E6319" w:rsidRDefault="007271C7" w:rsidP="006E6319">
      <w:r>
        <w:t xml:space="preserve">Referensi 21 </w:t>
      </w:r>
      <w:r>
        <w:fldChar w:fldCharType="begin" w:fldLock="1"/>
      </w:r>
      <w:r w:rsidR="00C3153D">
        <w:instrText>ADDIN CSL_CITATION {"citationItems":[{"id":"ITEM-1","itemData":{"DOI":"10.33084/jsakti.v3i1.1770","abstract":"Tujuan dari penelitian ini adalah untuk merancang dan membangun sebuah Sistem Informasi Keuangan untuk PT. Asuransi Mega Pratama berbasis Web. Menerapkan model Rapid Application Development (RAD) sebagai metode pengembangan sistem, Diagram UML sebagai model perancangan sistem, serta Blackbox Testing digunakan untuk menguji hasil kerja sistem. Penelitian ini menghasilkan sebuah sistem informasi yang dapat membantu objek dalam mengelola administrasi keuangan perusahaan menjadi lebih baik, efektif dan efisien berdasarkan hasil pengujian.","author":[{"dropping-particle":"","family":"Riyadli","given":"Hafiz","non-dropping-particle":"","parse-names":false,"suffix":""},{"dropping-particle":"","family":"Arliyana","given":"Arliyana","non-dropping-particle":"","parse-names":false,"suffix":""},{"dropping-particle":"","family":"Saputra","given":"Fariez Eka","non-dropping-particle":"","parse-names":false,"suffix":""}],"container-title":"Jurnal Sains Komputer dan Teknologi Informasi","id":"ITEM-1","issue":"1","issued":{"date-parts":[["2020"]]},"page":"98-103","title":"Rancang Bangun Sistem Informasi Keuangan Berbasis WEB","type":"article-journal","volume":"3"},"uris":["http://www.mendeley.com/documents/?uuid=6ccc6d20-3d17-494e-8a40-ca63499ceefc"]}],"mendeley":{"formattedCitation":"(Riyadli et al., 2020)","plainTextFormattedCitation":"(Riyadli et al., 2020)","previouslyFormattedCitation":"(Riyadli et al., 2020)"},"properties":{"noteIndex":0},"schema":"https://github.com/citation-style-language/schema/raw/master/csl-citation.json"}</w:instrText>
      </w:r>
      <w:r>
        <w:fldChar w:fldCharType="separate"/>
      </w:r>
      <w:r w:rsidRPr="007271C7">
        <w:rPr>
          <w:noProof/>
        </w:rPr>
        <w:t>(Riyadli et al., 2020)</w:t>
      </w:r>
      <w:r>
        <w:fldChar w:fldCharType="end"/>
      </w:r>
    </w:p>
    <w:p w:rsidR="005C52D8" w:rsidRDefault="005C52D8" w:rsidP="006E6319"/>
    <w:p w:rsidR="00C3153D" w:rsidRDefault="00C3153D" w:rsidP="006E6319"/>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C3153D">
        <w:rPr>
          <w:rFonts w:ascii="Calibri" w:hAnsi="Calibri" w:cs="Calibri"/>
          <w:noProof/>
          <w:szCs w:val="24"/>
        </w:rPr>
        <w:t xml:space="preserve">Amrizal, V., &amp; Aini, Q. (2013). Naskah Kecerdasan Buatan. In </w:t>
      </w:r>
      <w:r w:rsidRPr="00C3153D">
        <w:rPr>
          <w:rFonts w:ascii="Calibri" w:hAnsi="Calibri" w:cs="Calibri"/>
          <w:i/>
          <w:iCs/>
          <w:noProof/>
          <w:szCs w:val="24"/>
        </w:rPr>
        <w:t>Kecerdasan Buatan</w:t>
      </w:r>
      <w:r w:rsidRPr="00C3153D">
        <w:rPr>
          <w:rFonts w:ascii="Calibri" w:hAnsi="Calibri" w:cs="Calibri"/>
          <w:noProof/>
          <w:szCs w:val="24"/>
        </w:rPr>
        <w:t>.</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Arief, N. N., &amp; Saputra, M. A. A. (2019). </w:t>
      </w:r>
      <w:r w:rsidRPr="00C3153D">
        <w:rPr>
          <w:rFonts w:ascii="Calibri" w:hAnsi="Calibri" w:cs="Calibri"/>
          <w:i/>
          <w:iCs/>
          <w:noProof/>
          <w:szCs w:val="24"/>
        </w:rPr>
        <w:t>KOMPETENSI BARU P UBLIC RELATIONS ( PR ) PADA ERA ARTIFICIAL INTELLIGENCE</w:t>
      </w:r>
      <w:r w:rsidRPr="00C3153D">
        <w:rPr>
          <w:rFonts w:ascii="Calibri" w:hAnsi="Calibri" w:cs="Calibri"/>
          <w:noProof/>
          <w:szCs w:val="24"/>
        </w:rPr>
        <w:t xml:space="preserve">. </w:t>
      </w:r>
      <w:r w:rsidRPr="00C3153D">
        <w:rPr>
          <w:rFonts w:ascii="Calibri" w:hAnsi="Calibri" w:cs="Calibri"/>
          <w:i/>
          <w:iCs/>
          <w:noProof/>
          <w:szCs w:val="24"/>
        </w:rPr>
        <w:t>02</w:t>
      </w:r>
      <w:r w:rsidRPr="00C3153D">
        <w:rPr>
          <w:rFonts w:ascii="Calibri" w:hAnsi="Calibri" w:cs="Calibri"/>
          <w:noProof/>
          <w:szCs w:val="24"/>
        </w:rPr>
        <w:t>(01), 1–12.</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B, M. (2017). Implementasi Sistem Pakar Dalam Mendiagnosis Penyakit Mata Menggunakan Metode Backward Chaining Dan Demster Shafer. </w:t>
      </w:r>
      <w:r w:rsidRPr="00C3153D">
        <w:rPr>
          <w:rFonts w:ascii="Calibri" w:hAnsi="Calibri" w:cs="Calibri"/>
          <w:i/>
          <w:iCs/>
          <w:noProof/>
          <w:szCs w:val="24"/>
        </w:rPr>
        <w:t>Metik</w:t>
      </w:r>
      <w:r w:rsidRPr="00C3153D">
        <w:rPr>
          <w:rFonts w:ascii="Calibri" w:hAnsi="Calibri" w:cs="Calibri"/>
          <w:noProof/>
          <w:szCs w:val="24"/>
        </w:rPr>
        <w:t xml:space="preserve">, </w:t>
      </w:r>
      <w:r w:rsidRPr="00C3153D">
        <w:rPr>
          <w:rFonts w:ascii="Calibri" w:hAnsi="Calibri" w:cs="Calibri"/>
          <w:i/>
          <w:iCs/>
          <w:noProof/>
          <w:szCs w:val="24"/>
        </w:rPr>
        <w:t>1</w:t>
      </w:r>
      <w:r w:rsidRPr="00C3153D">
        <w:rPr>
          <w:rFonts w:ascii="Calibri" w:hAnsi="Calibri" w:cs="Calibri"/>
          <w:noProof/>
          <w:szCs w:val="24"/>
        </w:rPr>
        <w:t>(2), 34–40.</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lastRenderedPageBreak/>
        <w:t xml:space="preserve">Indriani, E., R, B. A., &amp; Suhermsnto. (2014). </w:t>
      </w:r>
      <w:r w:rsidRPr="00C3153D">
        <w:rPr>
          <w:rFonts w:ascii="Calibri" w:hAnsi="Calibri" w:cs="Calibri"/>
          <w:i/>
          <w:iCs/>
          <w:noProof/>
          <w:szCs w:val="24"/>
        </w:rPr>
        <w:t>Sistem Pakar Diagnosa Penyakit Kucing Menggunakan Metode Depth First Search ( DFS )</w:t>
      </w:r>
      <w:r w:rsidRPr="00C3153D">
        <w:rPr>
          <w:rFonts w:ascii="Calibri" w:hAnsi="Calibri" w:cs="Calibri"/>
          <w:noProof/>
          <w:szCs w:val="24"/>
        </w:rPr>
        <w:t>.</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Jaya, H., Sabran, D., Pd, M., Ma, M., Djawad, Y. A., Sc, M., Ilham, A., Ahmar, A. S., Si, S., &amp; Sc, M. (2018). Kecerdasan Buatan. In </w:t>
      </w:r>
      <w:r w:rsidRPr="00C3153D">
        <w:rPr>
          <w:rFonts w:ascii="Calibri" w:hAnsi="Calibri" w:cs="Calibri"/>
          <w:i/>
          <w:iCs/>
          <w:noProof/>
          <w:szCs w:val="24"/>
        </w:rPr>
        <w:t>Journal of Chemical Information and Modeling</w:t>
      </w:r>
      <w:r w:rsidRPr="00C3153D">
        <w:rPr>
          <w:rFonts w:ascii="Calibri" w:hAnsi="Calibri" w:cs="Calibri"/>
          <w:noProof/>
          <w:szCs w:val="24"/>
        </w:rPr>
        <w:t xml:space="preserve"> (Vol. 53, Issue 9).</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Migunani, &amp; Kevin Aditama. (2020). Pemanfaatan Natural Language Processing Dan Pattern Matching Dalam Pembelajaran Melalui Guru Virtual. </w:t>
      </w:r>
      <w:r w:rsidRPr="00C3153D">
        <w:rPr>
          <w:rFonts w:ascii="Calibri" w:hAnsi="Calibri" w:cs="Calibri"/>
          <w:i/>
          <w:iCs/>
          <w:noProof/>
          <w:szCs w:val="24"/>
        </w:rPr>
        <w:t>Elkom : Jurnal Elektronika Dan Komputer</w:t>
      </w:r>
      <w:r w:rsidRPr="00C3153D">
        <w:rPr>
          <w:rFonts w:ascii="Calibri" w:hAnsi="Calibri" w:cs="Calibri"/>
          <w:noProof/>
          <w:szCs w:val="24"/>
        </w:rPr>
        <w:t xml:space="preserve">, </w:t>
      </w:r>
      <w:r w:rsidRPr="00C3153D">
        <w:rPr>
          <w:rFonts w:ascii="Calibri" w:hAnsi="Calibri" w:cs="Calibri"/>
          <w:i/>
          <w:iCs/>
          <w:noProof/>
          <w:szCs w:val="24"/>
        </w:rPr>
        <w:t>13</w:t>
      </w:r>
      <w:r w:rsidRPr="00C3153D">
        <w:rPr>
          <w:rFonts w:ascii="Calibri" w:hAnsi="Calibri" w:cs="Calibri"/>
          <w:noProof/>
          <w:szCs w:val="24"/>
        </w:rPr>
        <w:t>(1), 121–133. https://doi.org/10.51903/elkom.v13i1.187</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Putra, J. W. G. (2020). </w:t>
      </w:r>
      <w:r w:rsidRPr="00C3153D">
        <w:rPr>
          <w:rFonts w:ascii="Calibri" w:hAnsi="Calibri" w:cs="Calibri"/>
          <w:i/>
          <w:iCs/>
          <w:noProof/>
          <w:szCs w:val="24"/>
        </w:rPr>
        <w:t>Pengenalan Konsep Pembelajaran Mesin dan Deep Learning Edisi 1.4 (17 Agustus 2020)</w:t>
      </w:r>
      <w:r w:rsidRPr="00C3153D">
        <w:rPr>
          <w:rFonts w:ascii="Calibri" w:hAnsi="Calibri" w:cs="Calibri"/>
          <w:noProof/>
          <w:szCs w:val="24"/>
        </w:rPr>
        <w:t xml:space="preserve">. </w:t>
      </w:r>
      <w:r w:rsidRPr="00C3153D">
        <w:rPr>
          <w:rFonts w:ascii="Calibri" w:hAnsi="Calibri" w:cs="Calibri"/>
          <w:i/>
          <w:iCs/>
          <w:noProof/>
          <w:szCs w:val="24"/>
        </w:rPr>
        <w:t>4</w:t>
      </w:r>
      <w:r w:rsidRPr="00C3153D">
        <w:rPr>
          <w:rFonts w:ascii="Calibri" w:hAnsi="Calibri" w:cs="Calibri"/>
          <w:noProof/>
          <w:szCs w:val="24"/>
        </w:rPr>
        <w:t>, 45–46.</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Riyadli, H., Arliyana, A., &amp; Saputra, F. E. (2020). Rancang Bangun Sistem Informasi Keuangan Berbasis WEB. </w:t>
      </w:r>
      <w:r w:rsidRPr="00C3153D">
        <w:rPr>
          <w:rFonts w:ascii="Calibri" w:hAnsi="Calibri" w:cs="Calibri"/>
          <w:i/>
          <w:iCs/>
          <w:noProof/>
          <w:szCs w:val="24"/>
        </w:rPr>
        <w:t>Jurnal Sains Komputer Dan Teknologi Informasi</w:t>
      </w:r>
      <w:r w:rsidRPr="00C3153D">
        <w:rPr>
          <w:rFonts w:ascii="Calibri" w:hAnsi="Calibri" w:cs="Calibri"/>
          <w:noProof/>
          <w:szCs w:val="24"/>
        </w:rPr>
        <w:t xml:space="preserve">, </w:t>
      </w:r>
      <w:r w:rsidRPr="00C3153D">
        <w:rPr>
          <w:rFonts w:ascii="Calibri" w:hAnsi="Calibri" w:cs="Calibri"/>
          <w:i/>
          <w:iCs/>
          <w:noProof/>
          <w:szCs w:val="24"/>
        </w:rPr>
        <w:t>3</w:t>
      </w:r>
      <w:r w:rsidRPr="00C3153D">
        <w:rPr>
          <w:rFonts w:ascii="Calibri" w:hAnsi="Calibri" w:cs="Calibri"/>
          <w:noProof/>
          <w:szCs w:val="24"/>
        </w:rPr>
        <w:t>(1), 98–103. https://doi.org/10.33084/jsakti.v3i1.1770</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Saluky, S. (2018). Tinjauan Artificial Intelligence untuk Smart Government. </w:t>
      </w:r>
      <w:r w:rsidRPr="00C3153D">
        <w:rPr>
          <w:rFonts w:ascii="Calibri" w:hAnsi="Calibri" w:cs="Calibri"/>
          <w:i/>
          <w:iCs/>
          <w:noProof/>
          <w:szCs w:val="24"/>
        </w:rPr>
        <w:t>ITEJ (Information Technology Engineering Journals)</w:t>
      </w:r>
      <w:r w:rsidRPr="00C3153D">
        <w:rPr>
          <w:rFonts w:ascii="Calibri" w:hAnsi="Calibri" w:cs="Calibri"/>
          <w:noProof/>
          <w:szCs w:val="24"/>
        </w:rPr>
        <w:t xml:space="preserve">, </w:t>
      </w:r>
      <w:r w:rsidRPr="00C3153D">
        <w:rPr>
          <w:rFonts w:ascii="Calibri" w:hAnsi="Calibri" w:cs="Calibri"/>
          <w:i/>
          <w:iCs/>
          <w:noProof/>
          <w:szCs w:val="24"/>
        </w:rPr>
        <w:t>3</w:t>
      </w:r>
      <w:r w:rsidRPr="00C3153D">
        <w:rPr>
          <w:rFonts w:ascii="Calibri" w:hAnsi="Calibri" w:cs="Calibri"/>
          <w:noProof/>
          <w:szCs w:val="24"/>
        </w:rPr>
        <w:t>(1), 8–16. https://doi.org/10.24235/itej.v3i1.22</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Sari, A. O., Abdilah, A., &amp; Sunarti. (2019). </w:t>
      </w:r>
      <w:r w:rsidRPr="00C3153D">
        <w:rPr>
          <w:rFonts w:ascii="Calibri" w:hAnsi="Calibri" w:cs="Calibri"/>
          <w:i/>
          <w:iCs/>
          <w:noProof/>
          <w:szCs w:val="24"/>
        </w:rPr>
        <w:t>Buku Web Programming</w:t>
      </w:r>
      <w:r w:rsidRPr="00C3153D">
        <w:rPr>
          <w:rFonts w:ascii="Calibri" w:hAnsi="Calibri" w:cs="Calibri"/>
          <w:noProof/>
          <w:szCs w:val="24"/>
        </w:rPr>
        <w:t>.</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Setiawan, R., Suhery, C., &amp; Bahri, S. (2018). </w:t>
      </w:r>
      <w:r w:rsidRPr="00C3153D">
        <w:rPr>
          <w:rFonts w:ascii="Calibri" w:hAnsi="Calibri" w:cs="Calibri"/>
          <w:i/>
          <w:iCs/>
          <w:noProof/>
          <w:szCs w:val="24"/>
        </w:rPr>
        <w:t>DIAGNOSA INFEKSI PENYAKIT TROPIS Kecerdasan Buatan Sistem Pakar</w:t>
      </w:r>
      <w:r w:rsidRPr="00C3153D">
        <w:rPr>
          <w:rFonts w:ascii="Calibri" w:hAnsi="Calibri" w:cs="Calibri"/>
          <w:noProof/>
          <w:szCs w:val="24"/>
        </w:rPr>
        <w:t xml:space="preserve">. </w:t>
      </w:r>
      <w:r w:rsidRPr="00C3153D">
        <w:rPr>
          <w:rFonts w:ascii="Calibri" w:hAnsi="Calibri" w:cs="Calibri"/>
          <w:i/>
          <w:iCs/>
          <w:noProof/>
          <w:szCs w:val="24"/>
        </w:rPr>
        <w:t>06</w:t>
      </w:r>
      <w:r w:rsidRPr="00C3153D">
        <w:rPr>
          <w:rFonts w:ascii="Calibri" w:hAnsi="Calibri" w:cs="Calibri"/>
          <w:noProof/>
          <w:szCs w:val="24"/>
        </w:rPr>
        <w:t>(03), 97–106.</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Susanti, D., &amp; Suhendri. (2017). Perancangan Sistem Pakar Diagnosa Penyakit Tanaman Mangga Dengan Algoritma Depth First Search Berbasis Mobile. </w:t>
      </w:r>
      <w:r w:rsidRPr="00C3153D">
        <w:rPr>
          <w:rFonts w:ascii="Calibri" w:hAnsi="Calibri" w:cs="Calibri"/>
          <w:i/>
          <w:iCs/>
          <w:noProof/>
          <w:szCs w:val="24"/>
        </w:rPr>
        <w:t>Sintak</w:t>
      </w:r>
      <w:r w:rsidRPr="00C3153D">
        <w:rPr>
          <w:rFonts w:ascii="Calibri" w:hAnsi="Calibri" w:cs="Calibri"/>
          <w:noProof/>
          <w:szCs w:val="24"/>
        </w:rPr>
        <w:t>, 24–32.</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szCs w:val="24"/>
        </w:rPr>
      </w:pPr>
      <w:r w:rsidRPr="00C3153D">
        <w:rPr>
          <w:rFonts w:ascii="Calibri" w:hAnsi="Calibri" w:cs="Calibri"/>
          <w:noProof/>
          <w:szCs w:val="24"/>
        </w:rPr>
        <w:t xml:space="preserve">Wahid, A. A. (2020). Analisis Metode Waterfall Untuk Pengembangan Sistem Informasi. </w:t>
      </w:r>
      <w:r w:rsidRPr="00C3153D">
        <w:rPr>
          <w:rFonts w:ascii="Calibri" w:hAnsi="Calibri" w:cs="Calibri"/>
          <w:i/>
          <w:iCs/>
          <w:noProof/>
          <w:szCs w:val="24"/>
        </w:rPr>
        <w:t>Jurnal Ilmu-Ilmu Informatika Dan Manajemen STMIK</w:t>
      </w:r>
      <w:r w:rsidRPr="00C3153D">
        <w:rPr>
          <w:rFonts w:ascii="Calibri" w:hAnsi="Calibri" w:cs="Calibri"/>
          <w:noProof/>
          <w:szCs w:val="24"/>
        </w:rPr>
        <w:t xml:space="preserve">, </w:t>
      </w:r>
      <w:r w:rsidRPr="00C3153D">
        <w:rPr>
          <w:rFonts w:ascii="Calibri" w:hAnsi="Calibri" w:cs="Calibri"/>
          <w:i/>
          <w:iCs/>
          <w:noProof/>
          <w:szCs w:val="24"/>
        </w:rPr>
        <w:t>November</w:t>
      </w:r>
      <w:r w:rsidRPr="00C3153D">
        <w:rPr>
          <w:rFonts w:ascii="Calibri" w:hAnsi="Calibri" w:cs="Calibri"/>
          <w:noProof/>
          <w:szCs w:val="24"/>
        </w:rPr>
        <w:t>, 1–5.</w:t>
      </w:r>
    </w:p>
    <w:p w:rsidR="00C3153D" w:rsidRPr="00C3153D" w:rsidRDefault="00C3153D" w:rsidP="00C3153D">
      <w:pPr>
        <w:widowControl w:val="0"/>
        <w:autoSpaceDE w:val="0"/>
        <w:autoSpaceDN w:val="0"/>
        <w:adjustRightInd w:val="0"/>
        <w:spacing w:line="240" w:lineRule="auto"/>
        <w:ind w:left="480" w:hanging="480"/>
        <w:rPr>
          <w:rFonts w:ascii="Calibri" w:hAnsi="Calibri" w:cs="Calibri"/>
          <w:noProof/>
        </w:rPr>
      </w:pPr>
      <w:r w:rsidRPr="00C3153D">
        <w:rPr>
          <w:rFonts w:ascii="Calibri" w:hAnsi="Calibri" w:cs="Calibri"/>
          <w:noProof/>
          <w:szCs w:val="24"/>
        </w:rPr>
        <w:t xml:space="preserve">Wahyuni, E. G., &amp; Prijodiprodjo, W. (2013). Prototype Sistem Pakar untuk Mendeteksi Tingkat Resiko Penyakit Jantung Koroner dengan Metode Dempster-Shafer. </w:t>
      </w:r>
      <w:r w:rsidRPr="00C3153D">
        <w:rPr>
          <w:rFonts w:ascii="Calibri" w:hAnsi="Calibri" w:cs="Calibri"/>
          <w:i/>
          <w:iCs/>
          <w:noProof/>
          <w:szCs w:val="24"/>
        </w:rPr>
        <w:t>IJCCS (Indonesian Journal of Computing and Cybernetics Systems)</w:t>
      </w:r>
      <w:r w:rsidRPr="00C3153D">
        <w:rPr>
          <w:rFonts w:ascii="Calibri" w:hAnsi="Calibri" w:cs="Calibri"/>
          <w:noProof/>
          <w:szCs w:val="24"/>
        </w:rPr>
        <w:t xml:space="preserve">, </w:t>
      </w:r>
      <w:r w:rsidRPr="00C3153D">
        <w:rPr>
          <w:rFonts w:ascii="Calibri" w:hAnsi="Calibri" w:cs="Calibri"/>
          <w:i/>
          <w:iCs/>
          <w:noProof/>
          <w:szCs w:val="24"/>
        </w:rPr>
        <w:t>7</w:t>
      </w:r>
      <w:r w:rsidRPr="00C3153D">
        <w:rPr>
          <w:rFonts w:ascii="Calibri" w:hAnsi="Calibri" w:cs="Calibri"/>
          <w:noProof/>
          <w:szCs w:val="24"/>
        </w:rPr>
        <w:t>(2), 133. https://doi.org/10.22146/ijccs.3352</w:t>
      </w:r>
    </w:p>
    <w:p w:rsidR="00C3153D" w:rsidRDefault="00C3153D" w:rsidP="006E6319">
      <w:r>
        <w:fldChar w:fldCharType="end"/>
      </w:r>
      <w:bookmarkStart w:id="0" w:name="_GoBack"/>
      <w:bookmarkEnd w:id="0"/>
    </w:p>
    <w:sectPr w:rsidR="00C3153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319"/>
    <w:rsid w:val="0013736E"/>
    <w:rsid w:val="00195945"/>
    <w:rsid w:val="004C17D9"/>
    <w:rsid w:val="005C52D8"/>
    <w:rsid w:val="006E6319"/>
    <w:rsid w:val="007271C7"/>
    <w:rsid w:val="008F7B9B"/>
    <w:rsid w:val="009565FF"/>
    <w:rsid w:val="00C3153D"/>
    <w:rsid w:val="00F908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EA3225"/>
  <w15:chartTrackingRefBased/>
  <w15:docId w15:val="{A297DBAB-708C-4A8D-9742-61B1D7D72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319"/>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1DB39-4643-4D8D-930A-11C8350BC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2</Pages>
  <Words>4025</Words>
  <Characters>2294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dcterms:created xsi:type="dcterms:W3CDTF">2022-12-06T05:43:00Z</dcterms:created>
  <dcterms:modified xsi:type="dcterms:W3CDTF">2022-12-06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75d7c6-cded-3ba0-bfc4-c2513cf042a2</vt:lpwstr>
  </property>
  <property fmtid="{D5CDD505-2E9C-101B-9397-08002B2CF9AE}" pid="24" name="Mendeley Citation Style_1">
    <vt:lpwstr>http://www.zotero.org/styles/apa</vt:lpwstr>
  </property>
</Properties>
</file>